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FC61883" w14:textId="56552FDA" w:rsidR="00807E8D" w:rsidRDefault="008043FF" w:rsidP="008043FF">
      <w:pPr>
        <w:jc w:val="center"/>
        <w:rPr>
          <w:rFonts w:ascii="Times New Roman" w:hAnsi="Times New Roman" w:cs="Times New Roman"/>
          <w:b/>
          <w:bCs/>
        </w:rPr>
      </w:pPr>
      <w:r w:rsidRPr="008043FF">
        <w:rPr>
          <w:rFonts w:ascii="Times New Roman" w:hAnsi="Times New Roman" w:cs="Times New Roman"/>
          <w:b/>
          <w:bCs/>
        </w:rPr>
        <w:t>Supplementary material</w:t>
      </w:r>
    </w:p>
    <w:p w14:paraId="7DB32E5C" w14:textId="77777777" w:rsidR="008043FF" w:rsidRPr="001A46CA" w:rsidRDefault="008043FF">
      <w:pPr>
        <w:rPr>
          <w:rFonts w:ascii="Times New Roman" w:hAnsi="Times New Roman" w:cs="Times New Roman"/>
        </w:rPr>
      </w:pPr>
    </w:p>
    <w:tbl>
      <w:tblPr>
        <w:tblW w:w="11057" w:type="dxa"/>
        <w:tblInd w:w="-1418" w:type="dxa"/>
        <w:tblLook w:val="04A0" w:firstRow="1" w:lastRow="0" w:firstColumn="1" w:lastColumn="0" w:noHBand="0" w:noVBand="1"/>
      </w:tblPr>
      <w:tblGrid>
        <w:gridCol w:w="1441"/>
        <w:gridCol w:w="1212"/>
        <w:gridCol w:w="3991"/>
        <w:gridCol w:w="1056"/>
        <w:gridCol w:w="1653"/>
        <w:gridCol w:w="1704"/>
      </w:tblGrid>
      <w:tr w:rsidR="00E4539F" w:rsidRPr="001A46CA" w14:paraId="1BF6229C" w14:textId="77777777" w:rsidTr="001C4A0C">
        <w:tc>
          <w:tcPr>
            <w:tcW w:w="11057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68D668" w14:textId="3D1DED02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Table S1 The </w:t>
            </w:r>
            <w:r w:rsidR="007844A4" w:rsidRPr="007844A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virulence gene 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rimer sequences</w:t>
            </w:r>
            <w:r w:rsidR="007844A4">
              <w:rPr>
                <w:rFonts w:ascii="Times New Roman" w:eastAsia="等线" w:hAnsi="Times New Roman" w:cs="Times New Roman" w:hint="eastAsia"/>
                <w:color w:val="000000"/>
                <w:kern w:val="0"/>
                <w:szCs w:val="21"/>
              </w:rPr>
              <w:t xml:space="preserve"> of 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and amplicon sizes used in the study </w:t>
            </w:r>
          </w:p>
        </w:tc>
      </w:tr>
      <w:tr w:rsidR="00A33DE0" w:rsidRPr="001A46CA" w14:paraId="49B5B0C1" w14:textId="77777777" w:rsidTr="0098473B">
        <w:tc>
          <w:tcPr>
            <w:tcW w:w="14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C9A7172" w14:textId="77777777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virulence factors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BFEF3C9" w14:textId="77777777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rimer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br/>
              <w:t>(Virulence genes)</w:t>
            </w:r>
          </w:p>
        </w:tc>
        <w:tc>
          <w:tcPr>
            <w:tcW w:w="39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EDB49E6" w14:textId="77777777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rimer sequences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（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'to3'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）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DAEDB44" w14:textId="4EB2309C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mplicon size (bp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1E89F5" w14:textId="77777777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nnealing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br/>
              <w:t>Temperature(°C)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69F5612" w14:textId="76F27652" w:rsidR="00E4539F" w:rsidRPr="001A46CA" w:rsidRDefault="00E4539F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  <w:r w:rsidR="007C6BD3"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ference</w:t>
            </w:r>
          </w:p>
        </w:tc>
      </w:tr>
      <w:tr w:rsidR="00775D2B" w:rsidRPr="001A46CA" w14:paraId="78755310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4AA92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erobactin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47996C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cA-F1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D5D226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ATCAATGGCTATTCCCGCT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EBD6D8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9DEA8C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3BBAAC" w14:textId="75D7146C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1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775D2B" w:rsidRPr="001A46CA" w14:paraId="44BD5D84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800934F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201956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cA-R1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78D7B4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GCTTCACTTCTTTCACTGACAG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F7D79B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7062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2543D3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3F376963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FB9786E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4DE7E1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cA-F2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C58D5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TTATTTCTCCCCAACC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CCEE8C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E8287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E64E1C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775D2B" w:rsidRPr="001A46CA" w14:paraId="1C427036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BD2D4BB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37D4A2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cA-R2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E54EB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CAGCCCTTTAGCGACAA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A036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32158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D6FFCD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04A4A6ED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BD78762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71842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t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E8C0C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AATCACCTGGGGGCTGGATGC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38C45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06DCF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61166E2" w14:textId="3E0724A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2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775D2B" w:rsidRPr="001A46CA" w14:paraId="42B02303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BA475C4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46A55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ut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42AD5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CGCACCTTCCACGCCGTAAA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0194B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B1FDDA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7646CD6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735E3351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3BF8B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nt siderophor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C06688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fep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A4D2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GACGTCTCGGAGATCA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DE40D6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A14A6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7A72C60" w14:textId="79336821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Tsuka&lt;/Author&gt;&lt;Year&gt;2022&lt;/Year&gt;&lt;RecNum&gt;15&lt;/RecNum&gt;&lt;DisplayText&gt;[3]&lt;/DisplayText&gt;&lt;record&gt;&lt;rec-number&gt;15&lt;/rec-number&gt;&lt;foreign-keys&gt;&lt;key app="EN" db-id="vpertpfwrrsedqeefepxa9v4rppdedv520dx" timestamp="1712140519"&gt;15&lt;/key&gt;&lt;/foreign-keys&gt;&lt;ref-type name="Journal Article"&gt;17&lt;/ref-type&gt;&lt;contributors&gt;&lt;authors&gt;&lt;author&gt;Tsuka, T.&lt;/author&gt;&lt;author&gt;Kumashiro, S.&lt;/author&gt;&lt;author&gt;Kihara, T.&lt;/author&gt;&lt;author&gt;Iida, T.&lt;/author&gt;&lt;/authors&gt;&lt;/contributors&gt;&lt;auth-address&gt;Clinical Veterinary Sciences, Joint Department of Veterinary Medicine, Faculty of Agriculture, Tottori University, 4-101 Koyama-Minami, Tottori 680-8553, Japan.&lt;/auth-address&gt;&lt;titles&gt;&lt;title&gt;Correlation between Polymerase Chain Reaction Identification of Iron Acquisition Genes and an Iron-Deficient Incubation Test for Klebsiella pneumoniae Isolates from Bovine Mastitis&lt;/title&gt;&lt;secondary-title&gt;Microorganisms&lt;/secondary-title&gt;&lt;/titles&gt;&lt;periodical&gt;&lt;full-title&gt;Microorganisms&lt;/full-title&gt;&lt;/periodical&gt;&lt;volume&gt;10&lt;/volume&gt;&lt;number&gt;6&lt;/number&gt;&lt;edition&gt;2022/06/25&lt;/edition&gt;&lt;keywords&gt;&lt;keyword&gt;Klebsiella pneumoniae&lt;/keyword&gt;&lt;keyword&gt;bovine mastitis&lt;/keyword&gt;&lt;keyword&gt;enterobactin&lt;/keyword&gt;&lt;keyword&gt;iron deficient incubation&lt;/keyword&gt;&lt;keyword&gt;polymerase chain reaction&lt;/keyword&gt;&lt;keyword&gt;yersiniabactin&lt;/keyword&gt;&lt;/keywords&gt;&lt;dates&gt;&lt;year&gt;2022&lt;/year&gt;&lt;pub-dates&gt;&lt;date&gt;May 31&lt;/date&gt;&lt;/pub-dates&gt;&lt;/dates&gt;&lt;isbn&gt;2076-2607 (Print)&amp;#xD;2076-2607 (Electronic)&amp;#xD;2076-2607 (Linking)&lt;/isbn&gt;&lt;accession-num&gt;35744656&lt;/accession-num&gt;&lt;urls&gt;&lt;related-urls&gt;&lt;url&gt;https://www.ncbi.nlm.nih.gov/pubmed/35744656&lt;/url&gt;&lt;/related-urls&gt;&lt;/urls&gt;&lt;custom2&gt;PMC9228167&lt;/custom2&gt;&lt;electronic-resource-num&gt;10.3390/microorganisms10061138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3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775D2B" w:rsidRPr="001A46CA" w14:paraId="09B00824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FE39F76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696794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fep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B7806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ATATCAATCTGGCGGTTG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C55E2F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BB1374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BE635F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695CA721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134F949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4C45C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ntB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1EB2FA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GAAGACGATACCGTGCTGGTGG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C4CAB4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A149D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79A668B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775D2B" w:rsidRPr="001A46CA" w14:paraId="1356013A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2848584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02DB57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ntB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A56FE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TCGGCGACAAAGAACGGTTTGA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2957B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ED821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FA4E0EF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1A92670B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79BDB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almochelin</w:t>
            </w:r>
            <w:proofErr w:type="spellEnd"/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705021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B-F1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BEC76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TCTCATCATCTACCCTCCGCT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368F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0FBE2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5FF9F62" w14:textId="7807DAF4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1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775D2B" w:rsidRPr="001A46CA" w14:paraId="15C41D61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D87CECF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15D5C8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B-R1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B739CB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GTTCGCCGTCGTTTTCA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30D5F2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8C7D67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2B3C61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7E917BDB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1FA7D9B9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584CA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B-F2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80555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AAAAAAGCAGCAGAGG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57B651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F9F9A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CEA2B72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775D2B" w:rsidRPr="001A46CA" w14:paraId="4800B8DA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E497500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1A3EF7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B-R2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EE6BE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CACTGGCGGAATCCAACA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ADBB5B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F96E5F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00C03F5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775D2B" w:rsidRPr="001A46CA" w14:paraId="08AFEFAC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EC05DC8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DAB2A7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N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0460D9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CGCAAAGAGACGAACCGCC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436C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B74BBD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2E14F67" w14:textId="290696AE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2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775D2B" w:rsidRPr="001A46CA" w14:paraId="4FEEC1BD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08A5760" w14:textId="77777777" w:rsidR="00775D2B" w:rsidRPr="001A46CA" w:rsidRDefault="00775D2B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46D910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roN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216D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CGGGCAATCCCCGCTTTGAC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327898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490DD3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2A430BE" w14:textId="77777777" w:rsidR="00775D2B" w:rsidRPr="001A46CA" w:rsidRDefault="00775D2B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F3646E" w:rsidRPr="001A46CA" w14:paraId="043D3AB1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8B4BE6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Yersiniabactin</w:t>
            </w:r>
            <w:proofErr w:type="spellEnd"/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EB8109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ybtS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C1FEE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AAAAATGGGCGGTGGATT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5BB198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B8BC02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B115D83" w14:textId="37FC70C0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Tsuka&lt;/Author&gt;&lt;Year&gt;2022&lt;/Year&gt;&lt;RecNum&gt;15&lt;/RecNum&gt;&lt;DisplayText&gt;[3]&lt;/DisplayText&gt;&lt;record&gt;&lt;rec-number&gt;15&lt;/rec-number&gt;&lt;foreign-keys&gt;&lt;key app="EN" db-id="vpertpfwrrsedqeefepxa9v4rppdedv520dx" timestamp="1712140519"&gt;15&lt;/key&gt;&lt;/foreign-keys&gt;&lt;ref-type name="Journal Article"&gt;17&lt;/ref-type&gt;&lt;contributors&gt;&lt;authors&gt;&lt;author&gt;Tsuka, T.&lt;/author&gt;&lt;author&gt;Kumashiro, S.&lt;/author&gt;&lt;author&gt;Kihara, T.&lt;/author&gt;&lt;author&gt;Iida, T.&lt;/author&gt;&lt;/authors&gt;&lt;/contributors&gt;&lt;auth-address&gt;Clinical Veterinary Sciences, Joint Department of Veterinary Medicine, Faculty of Agriculture, Tottori University, 4-101 Koyama-Minami, Tottori 680-8553, Japan.&lt;/auth-address&gt;&lt;titles&gt;&lt;title&gt;Correlation between Polymerase Chain Reaction Identification of Iron Acquisition Genes and an Iron-Deficient Incubation Test for Klebsiella pneumoniae Isolates from Bovine Mastitis&lt;/title&gt;&lt;secondary-title&gt;Microorganisms&lt;/secondary-title&gt;&lt;/titles&gt;&lt;periodical&gt;&lt;full-title&gt;Microorganisms&lt;/full-title&gt;&lt;/periodical&gt;&lt;volume&gt;10&lt;/volume&gt;&lt;number&gt;6&lt;/number&gt;&lt;edition&gt;2022/06/25&lt;/edition&gt;&lt;keywords&gt;&lt;keyword&gt;Klebsiella pneumoniae&lt;/keyword&gt;&lt;keyword&gt;bovine mastitis&lt;/keyword&gt;&lt;keyword&gt;enterobactin&lt;/keyword&gt;&lt;keyword&gt;iron deficient incubation&lt;/keyword&gt;&lt;keyword&gt;polymerase chain reaction&lt;/keyword&gt;&lt;keyword&gt;yersiniabactin&lt;/keyword&gt;&lt;/keywords&gt;&lt;dates&gt;&lt;year&gt;2022&lt;/year&gt;&lt;pub-dates&gt;&lt;date&gt;May 31&lt;/date&gt;&lt;/pub-dates&gt;&lt;/dates&gt;&lt;isbn&gt;2076-2607 (Print)&amp;#xD;2076-2607 (Electronic)&amp;#xD;2076-2607 (Linking)&lt;/isbn&gt;&lt;accession-num&gt;35744656&lt;/accession-num&gt;&lt;urls&gt;&lt;related-urls&gt;&lt;url&gt;https://www.ncbi.nlm.nih.gov/pubmed/35744656&lt;/url&gt;&lt;/related-urls&gt;&lt;/urls&gt;&lt;custom2&gt;PMC9228167&lt;/custom2&gt;&lt;electronic-resource-num&gt;10.3390/microorganisms10061138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3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F3646E" w:rsidRPr="001A46CA" w14:paraId="521EEC80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C015272" w14:textId="77777777" w:rsidR="00F3646E" w:rsidRPr="001A46CA" w:rsidRDefault="00F3646E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C4B775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ybtSR</w:t>
            </w:r>
            <w:proofErr w:type="spellEnd"/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BEC764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CTGACGGAACATAAACGAGC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F41088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2B1D0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482E9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F3646E" w:rsidRPr="001A46CA" w14:paraId="62513408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63CBC3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ype 3 fimbria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8CA27A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kD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41E35C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CACCAACTATTCCCTCGA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BC0D6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9E442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3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2967D4A" w14:textId="66F239AF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XYXNmaTwvQXV0aG9yPjxZZWFyPjIwMTY8L1llYXI+PFJl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XYXNmaTwvQXV0aG9yPjxZZWFyPjIwMTY8L1llYXI+PFJl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4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F3646E" w:rsidRPr="001A46CA" w14:paraId="47E8826E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04600EE" w14:textId="77777777" w:rsidR="00F3646E" w:rsidRPr="001A46CA" w:rsidRDefault="00F3646E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9E9C2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kD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86684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TGGAACCCACATCGACA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E1CF9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E499A9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4E7B3C7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F3646E" w:rsidRPr="001A46CA" w14:paraId="7C814D2D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E08516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ype I fimbria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E6FA3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fimH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EDA777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CAACGTCTACGTTAACCT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3E659C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CCE24B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3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6912422B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3646E" w:rsidRPr="001A46CA" w14:paraId="11AF2013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77AA439" w14:textId="77777777" w:rsidR="00F3646E" w:rsidRPr="001A46CA" w:rsidRDefault="00F3646E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FACF57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fimH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0EBA9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TATTTCACGGTGCCTGAAA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8D8EEE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B126D0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AD80D" w14:textId="77777777" w:rsidR="00F3646E" w:rsidRPr="001A46CA" w:rsidRDefault="00F3646E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70A747AA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6E38F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gulation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8C412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p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mp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AD7FAB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AGTAGTTAATAAATCAATAGCAA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7838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4EE6E1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7FC2F17" w14:textId="601B65D2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SdXNzbzwvQXV0aG9yPjxZZWFyPjIwMTg8L1llYXI+PFJl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1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0C2C5A" w:rsidRPr="001A46CA" w14:paraId="47D150A7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C753B71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765377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p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mpA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6CC7E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AGTAGGCATTGCAGC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DFAA6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C5BDAC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F0A43A0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46D4112B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40FF680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70728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p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mpA2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E77432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TGCAATAAGGATGTTACATT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618E5B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9F445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F0DFDF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226D2E8D" w14:textId="77777777" w:rsidTr="0098473B">
        <w:tc>
          <w:tcPr>
            <w:tcW w:w="144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0A379CF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84D636" w14:textId="33DE772E" w:rsidR="000C2C5A" w:rsidRPr="001A46CA" w:rsidRDefault="000C2C5A" w:rsidP="0098473B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p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mpA2</w:t>
            </w:r>
            <w:r w:rsidR="0098473B"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1AB18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GATGCCCTCCTCCT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1A698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5045A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E8DD68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30DBA4C8" w14:textId="77777777" w:rsidTr="0098473B">
        <w:tc>
          <w:tcPr>
            <w:tcW w:w="144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2563EB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apsul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B04C7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1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73541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TAGGTATTGCAAGCCATG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6DF0C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BB479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9B5DC92" w14:textId="63CE0920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Fang&lt;/Author&gt;&lt;Year&gt;2007&lt;/Year&gt;&lt;RecNum&gt;12&lt;/RecNum&gt;&lt;DisplayText&gt;[5]&lt;/DisplayText&gt;&lt;record&gt;&lt;rec-number&gt;12&lt;/rec-number&gt;&lt;foreign-keys&gt;&lt;key app="EN" db-id="vpertpfwrrsedqeefepxa9v4rppdedv520dx" timestamp="1712138876"&gt;12&lt;/key&gt;&lt;/foreign-keys&gt;&lt;ref-type name="Journal Article"&gt;17&lt;/ref-type&gt;&lt;contributors&gt;&lt;authors&gt;&lt;author&gt;Fang, C. T.&lt;/author&gt;&lt;author&gt;Lai, S. Y.&lt;/author&gt;&lt;author&gt;Yi, W. C.&lt;/author&gt;&lt;author&gt;Hsueh, P. R.&lt;/author&gt;&lt;author&gt;Liu, K. L.&lt;/author&gt;&lt;author&gt;Chang, S. C.&lt;/author&gt;&lt;/authors&gt;&lt;/contributors&gt;&lt;auth-address&gt;Department of Internal Medicine, National Taiwan University Hospital, Taipei, Taiwan. fangct@ntu.edu.tw&lt;/auth-address&gt;&lt;titles&gt;&lt;title&gt;Klebsiella pneumoniae genotype K1: an emerging pathogen that causes septic ocular or central nervous system complications from pyogenic liver abscess&lt;/title&gt;&lt;secondary-title&gt;Clin Infect Dis&lt;/secondary-title&gt;&lt;/titles&gt;&lt;periodical&gt;&lt;full-title&gt;Clin Infect Dis&lt;/full-title&gt;&lt;/periodical&gt;&lt;pages&gt;284-93&lt;/pages&gt;&lt;volume&gt;45&lt;/volume&gt;&lt;number&gt;3&lt;/number&gt;&lt;edition&gt;2007/06/30&lt;/edition&gt;&lt;keywords&gt;&lt;keyword&gt;Central Nervous System Diseases/*etiology/microbiology&lt;/keyword&gt;&lt;keyword&gt;Disease Susceptibility&lt;/keyword&gt;&lt;keyword&gt;Eye Infections, Bacterial/*etiology&lt;/keyword&gt;&lt;keyword&gt;Genotype&lt;/keyword&gt;&lt;keyword&gt;Humans&lt;/keyword&gt;&lt;keyword&gt;*Klebsiella pneumoniae/classification/genetics&lt;/keyword&gt;&lt;keyword&gt;Liver Abscess, Pyogenic/*complications/microbiology&lt;/keyword&gt;&lt;keyword&gt;Serotyping&lt;/keyword&gt;&lt;/keywords&gt;&lt;dates&gt;&lt;year&gt;2007&lt;/year&gt;&lt;pub-dates&gt;&lt;date&gt;Aug 1&lt;/date&gt;&lt;/pub-dates&gt;&lt;/dates&gt;&lt;isbn&gt;1537-6591 (Electronic)&amp;#xD;1058-4838 (Linking)&lt;/isbn&gt;&lt;accession-num&gt;17599305&lt;/accession-num&gt;&lt;urls&gt;&lt;related-urls&gt;&lt;url&gt;https://www.ncbi.nlm.nih.gov/pubmed/17599305&lt;/url&gt;&lt;/related-urls&gt;&lt;/urls&gt;&lt;electronic-resource-num&gt;10.1086/519262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5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0C2C5A" w:rsidRPr="001A46CA" w14:paraId="6EDE3A88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754D5B07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AA1B9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1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F1806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CCAGGTTAATGAATCCG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D764E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47C7D0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4C9701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44664EAA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5E78704F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797F1C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2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0E2B0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GAGCCATTTGAATTCGGT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95FE9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55C10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CDAE3E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2C5B3EE5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23E4B49D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F1B13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2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2978EE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CCCTAGCACTGGCTTAAG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112166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AFED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64FBEE6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2BE0A1D6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38899A7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7B79ED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01664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CACCTCTAAGCATATAG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D317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20931B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63B82E9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3BD113F8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63AD6B0D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F0C98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705141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GCACCAGTAATTCCAACA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EA053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66684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D27D2DC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67CA6166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5EF7E6F6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644B5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20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AB895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CGATTCGGTCAACTAGCT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FEF86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54AE4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9AE1E3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6A368496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5A076716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0A9972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20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AD9E2D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ACCTCTATGAACTTTCA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9A168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5F7F1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99AFF0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03E3755F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8894E8D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974BD1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4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446D8B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ATTAGCTCAGTGGTTGGCT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2B0E17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862B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D8008E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4FEC8E6B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81A67FF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147B1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4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C369A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TTGACAAACACCATAGCA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B8803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B63F8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1D6FE7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C2C5A" w:rsidRPr="001A46CA" w14:paraId="411D6D3B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1207663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6A93CD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7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B4DF2A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GACAAATCTCTCCTGACG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E210DF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AE00D9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E63436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C2C5A" w:rsidRPr="001A46CA" w14:paraId="524C105E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20F44DDF" w14:textId="77777777" w:rsidR="000C2C5A" w:rsidRPr="001A46CA" w:rsidRDefault="000C2C5A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5C2AE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57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66697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GCGACAAACATAACACTCG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FA68B3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8F7D90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AD0AB65" w14:textId="77777777" w:rsidR="000C2C5A" w:rsidRPr="001A46CA" w:rsidRDefault="000C2C5A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E3303" w:rsidRPr="001A46CA" w14:paraId="728DC204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B1CB559" w14:textId="77777777" w:rsidR="000E3303" w:rsidRPr="001A46CA" w:rsidRDefault="000E3303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65F0F3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64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D9570C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CAGTTCCGACCCTGATGCAGGT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ED26C1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460DB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7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96E611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ZdTwvQXV0aG9yPjxZZWFyPjIwMTg8L1llYXI+PFJlY051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Cs w:val="21"/>
              </w:rPr>
              <w:t>[2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  <w:p w14:paraId="16346184" w14:textId="7C04D9F0" w:rsidR="000E3303" w:rsidRPr="001A46CA" w:rsidRDefault="000E3303" w:rsidP="00E4539F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0E3303" w:rsidRPr="001A46CA" w14:paraId="691D3C66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3591514" w14:textId="77777777" w:rsidR="000E3303" w:rsidRPr="001A46CA" w:rsidRDefault="000E3303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8A8365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64-R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F9F72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CAGAGCAACTATCATCCAAAGCCA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F4A583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7E8F46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24B2D80" w14:textId="7029F488" w:rsidR="000E3303" w:rsidRPr="001A46CA" w:rsidRDefault="000E3303" w:rsidP="00E4539F">
            <w:pPr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0E3303" w:rsidRPr="001A46CA" w14:paraId="65670C44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21A3038A" w14:textId="77777777" w:rsidR="000E3303" w:rsidRPr="001A46CA" w:rsidRDefault="000E3303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CB8546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47-F</w:t>
            </w:r>
          </w:p>
        </w:tc>
        <w:tc>
          <w:tcPr>
            <w:tcW w:w="3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4947C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GACGCACAGTTTCCCAATTCGC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8152E1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556910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704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AAC773D" w14:textId="7F3DFB99" w:rsidR="000E3303" w:rsidRPr="001A46CA" w:rsidRDefault="000E3303" w:rsidP="00E4539F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0E3303" w:rsidRPr="001A46CA" w14:paraId="7A70974F" w14:textId="77777777" w:rsidTr="0098473B">
        <w:tc>
          <w:tcPr>
            <w:tcW w:w="144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3D4E73E1" w14:textId="77777777" w:rsidR="000E3303" w:rsidRPr="001A46CA" w:rsidRDefault="000E3303" w:rsidP="00E4539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5C05D27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K47-R</w:t>
            </w:r>
          </w:p>
        </w:tc>
        <w:tc>
          <w:tcPr>
            <w:tcW w:w="39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FC24F8D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GCCCACATGAACCCACTTGGC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C729869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34DB2DB" w14:textId="7777777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704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6D37D0A" w14:textId="02D8FA57" w:rsidR="000E3303" w:rsidRPr="001A46CA" w:rsidRDefault="000E3303" w:rsidP="00E4539F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</w:tbl>
    <w:p w14:paraId="01F9D9CF" w14:textId="77777777" w:rsidR="00807E8D" w:rsidRPr="001A46CA" w:rsidRDefault="00807E8D">
      <w:pPr>
        <w:rPr>
          <w:rFonts w:ascii="Times New Roman" w:hAnsi="Times New Roman" w:cs="Times New Roman"/>
        </w:rPr>
      </w:pPr>
    </w:p>
    <w:p w14:paraId="6E277E49" w14:textId="254D43C0" w:rsidR="000D710A" w:rsidRPr="001A46CA" w:rsidRDefault="000D710A" w:rsidP="00BF1ACC">
      <w:pPr>
        <w:rPr>
          <w:rFonts w:ascii="Times New Roman" w:hAnsi="Times New Roman" w:cs="Times New Roman"/>
        </w:rPr>
      </w:pPr>
    </w:p>
    <w:p w14:paraId="78482995" w14:textId="1A18D18D" w:rsidR="007C6BD3" w:rsidRPr="001A46CA" w:rsidRDefault="00DA05B3" w:rsidP="007B3C34">
      <w:pPr>
        <w:rPr>
          <w:rFonts w:ascii="Times New Roman" w:hAnsi="Times New Roman" w:cs="Times New Roman"/>
        </w:rPr>
      </w:pPr>
      <w:r w:rsidRPr="001A46CA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Table S2 The primer </w:t>
      </w:r>
      <w:r w:rsidR="003A709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g</w:t>
      </w:r>
      <w:r w:rsidR="001B03A2" w:rsidRPr="001B03A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enes </w:t>
      </w:r>
      <w:r w:rsidR="001B03A2" w:rsidRPr="001A46CA">
        <w:rPr>
          <w:rFonts w:ascii="Times New Roman" w:eastAsia="等线" w:hAnsi="Times New Roman" w:cs="Times New Roman"/>
          <w:color w:val="000000"/>
          <w:kern w:val="0"/>
          <w:szCs w:val="21"/>
        </w:rPr>
        <w:t>sequences</w:t>
      </w:r>
      <w:r w:rsidR="001B03A2" w:rsidRPr="001B03A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mediating CR-HVKP resistance to carbapenems, cephalosporins, quinolones, aminoglycosides and </w:t>
      </w:r>
      <w:proofErr w:type="spellStart"/>
      <w:r w:rsidR="001B03A2" w:rsidRPr="001B03A2">
        <w:rPr>
          <w:rFonts w:ascii="Times New Roman" w:eastAsia="等线" w:hAnsi="Times New Roman" w:cs="Times New Roman"/>
          <w:color w:val="000000"/>
          <w:kern w:val="0"/>
          <w:szCs w:val="21"/>
        </w:rPr>
        <w:t>sulphonamides</w:t>
      </w:r>
      <w:proofErr w:type="spellEnd"/>
      <w:r w:rsidR="001B03A2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 </w:t>
      </w:r>
      <w:r w:rsidRPr="001A46CA">
        <w:rPr>
          <w:rFonts w:ascii="Times New Roman" w:eastAsia="等线" w:hAnsi="Times New Roman" w:cs="Times New Roman"/>
          <w:color w:val="000000"/>
          <w:kern w:val="0"/>
          <w:szCs w:val="21"/>
        </w:rPr>
        <w:t>and amplicon sizes used in the study</w:t>
      </w:r>
    </w:p>
    <w:tbl>
      <w:tblPr>
        <w:tblW w:w="11040" w:type="dxa"/>
        <w:tblInd w:w="-1276" w:type="dxa"/>
        <w:tblLayout w:type="fixed"/>
        <w:tblLook w:val="04A0" w:firstRow="1" w:lastRow="0" w:firstColumn="1" w:lastColumn="0" w:noHBand="0" w:noVBand="1"/>
      </w:tblPr>
      <w:tblGrid>
        <w:gridCol w:w="1506"/>
        <w:gridCol w:w="1916"/>
        <w:gridCol w:w="3808"/>
        <w:gridCol w:w="984"/>
        <w:gridCol w:w="1368"/>
        <w:gridCol w:w="1458"/>
      </w:tblGrid>
      <w:tr w:rsidR="00840123" w:rsidRPr="001A46CA" w14:paraId="77F25ADA" w14:textId="77777777" w:rsidTr="002E52CD">
        <w:trPr>
          <w:trHeight w:val="596"/>
        </w:trPr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8C0F490" w14:textId="77777777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ntimicrobials</w:t>
            </w:r>
          </w:p>
        </w:tc>
        <w:tc>
          <w:tcPr>
            <w:tcW w:w="19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72FDC5" w14:textId="77777777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imer</w:t>
            </w:r>
          </w:p>
        </w:tc>
        <w:tc>
          <w:tcPr>
            <w:tcW w:w="38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F7E5704" w14:textId="77777777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imer sequences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（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'to3'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）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CDD1662" w14:textId="6F5920D3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mplicon size (bp)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8B09707" w14:textId="588320E9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nnealing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  <w:t>Temperature (°C)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99EB0D3" w14:textId="3C2194E0" w:rsidR="007C6BD3" w:rsidRPr="001A46CA" w:rsidRDefault="007C6BD3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557EC9" w:rsidRPr="001A46CA" w14:paraId="43BC1CD2" w14:textId="77777777" w:rsidTr="002E52CD">
        <w:trPr>
          <w:trHeight w:val="297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9452F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rbapenem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4055B5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KPC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4B12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GTCACTGTATCGCCG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AD326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0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73B71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A42E79D" w14:textId="2C8C03C2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oyle&lt;/Author&gt;&lt;Year&gt;2012&lt;/Year&gt;&lt;RecNum&gt;4&lt;/RecNum&gt;&lt;DisplayText&gt;[6]&lt;/DisplayText&gt;&lt;record&gt;&lt;rec-number&gt;4&lt;/rec-number&gt;&lt;foreign-keys&gt;&lt;key app="EN" db-id="t5avtzrs2rx2wme9pxs522awfwapde9se5va" timestamp="1714987798"&gt;4&lt;/key&gt;&lt;/foreign-keys&gt;&lt;ref-type name="Journal Article"&gt;17&lt;/ref-type&gt;&lt;contributors&gt;&lt;authors&gt;&lt;author&gt;Doyle, D.&lt;/author&gt;&lt;author&gt;Peirano, G.&lt;/author&gt;&lt;author&gt;Lascols, C.&lt;/author&gt;&lt;author&gt;Lloyd, T.&lt;/author&gt;&lt;author&gt;Church, D. L.&lt;/author&gt;&lt;author&gt;Pitout, J. D.&lt;/author&gt;&lt;/authors&gt;&lt;/contributors&gt;&lt;auth-address&gt;Division of Microbiology, Calgary Laboratory Services, Calgary, Alberta, Canada.&lt;/auth-address&gt;&lt;titles&gt;&lt;title&gt;Laboratory detection of Enterobacteriaceae that produce carbapenemases&lt;/title&gt;&lt;secondary-title&gt;J Clin Microbiol&lt;/secondary-title&gt;&lt;/titles&gt;&lt;periodical&gt;&lt;full-title&gt;J Clin Microbiol&lt;/full-title&gt;&lt;/periodical&gt;&lt;pages&gt;3877-80&lt;/pages&gt;&lt;volume&gt;50&lt;/volume&gt;&lt;number&gt;12&lt;/number&gt;&lt;edition&gt;2012/09/21&lt;/edition&gt;&lt;keywords&gt;&lt;keyword&gt;Bacterial Proteins/*metabolism&lt;/keyword&gt;&lt;keyword&gt;Bacteriological Techniques/*methods&lt;/keyword&gt;&lt;keyword&gt;Enterobacteriaceae/drug effects/*enzymology/genetics/isolation &amp;amp; purification&lt;/keyword&gt;&lt;keyword&gt;Enterobacteriaceae Infections/*microbiology&lt;/keyword&gt;&lt;keyword&gt;Genotype&lt;/keyword&gt;&lt;keyword&gt;Humans&lt;/keyword&gt;&lt;keyword&gt;Multiplex Polymerase Chain Reaction/*methods&lt;/keyword&gt;&lt;keyword&gt;Phenotype&lt;/keyword&gt;&lt;keyword&gt;Sensitivity and Specificity&lt;/keyword&gt;&lt;keyword&gt;beta-Lactamases/*metabolism&lt;/keyword&gt;&lt;/keywords&gt;&lt;dates&gt;&lt;year&gt;2012&lt;/year&gt;&lt;pub-dates&gt;&lt;date&gt;Dec&lt;/date&gt;&lt;/pub-dates&gt;&lt;/dates&gt;&lt;isbn&gt;1098-660X (Electronic)&amp;#xD;0095-1137 (Print)&amp;#xD;0095-1137 (Linking)&lt;/isbn&gt;&lt;accession-num&gt;22993175&lt;/accession-num&gt;&lt;urls&gt;&lt;related-urls&gt;&lt;url&gt;https://www.ncbi.nlm.nih.gov/pubmed/22993175&lt;/url&gt;&lt;/related-urls&gt;&lt;/urls&gt;&lt;custom2&gt;PMC3503014&lt;/custom2&gt;&lt;electronic-resource-num&gt;10.1128/JCM.02117-12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6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57EC9" w:rsidRPr="001A46CA" w14:paraId="17679B2D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AA7344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14BC6B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8CF7A4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AGTGCTCTACAGAAAAC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050CD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CA9FC6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5603896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57EC9" w:rsidRPr="001A46CA" w14:paraId="6619DBFC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B8C82A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E3E3A6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ES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A142D3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TTTTGCAATGTGCTCAAC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8D8B9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7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31122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B91092D" w14:textId="7E888708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Weldhagen&lt;/Author&gt;&lt;Year&gt;2004&lt;/Year&gt;&lt;RecNum&gt;5&lt;/RecNum&gt;&lt;DisplayText&gt;[7]&lt;/DisplayText&gt;&lt;record&gt;&lt;rec-number&gt;5&lt;/rec-number&gt;&lt;foreign-keys&gt;&lt;key app="EN" db-id="t5avtzrs2rx2wme9pxs522awfwapde9se5va" timestamp="1714988072"&gt;5&lt;/key&gt;&lt;/foreign-keys&gt;&lt;ref-type name="Journal Article"&gt;17&lt;/ref-type&gt;&lt;contributors&gt;&lt;authors&gt;&lt;author&gt;Weldhagen, G. F.&lt;/author&gt;&lt;author&gt;Prinsloo, A.&lt;/author&gt;&lt;/authors&gt;&lt;/contributors&gt;&lt;auth-address&gt;Department of Medical Microbiology, Faculty of Health Sciences, University of Pretoria, Pretoria 0001, South Africa. gweldhagen@medic.up.ac.za&lt;/auth-address&gt;&lt;titles&gt;&lt;title&gt;Molecular detection of GES-2 extended spectrum Beta-lactamase producing Pseudomonas aeruginosa in Pretoria, South Africa&lt;/title&gt;&lt;secondary-title&gt;Int J Antimicrob Agents&lt;/secondary-title&gt;&lt;/titles&gt;&lt;periodical&gt;&lt;full-title&gt;Int J Antimicrob Agents&lt;/full-title&gt;&lt;/periodical&gt;&lt;pages&gt;35-8&lt;/pages&gt;&lt;volume&gt;24&lt;/volume&gt;&lt;number&gt;1&lt;/number&gt;&lt;edition&gt;2004/07/01&lt;/edition&gt;&lt;keywords&gt;&lt;keyword&gt;Base Sequence&lt;/keyword&gt;&lt;keyword&gt;DNA, Bacterial&lt;/keyword&gt;&lt;keyword&gt;Molecular Sequence Data&lt;/keyword&gt;&lt;keyword&gt;Pseudomonas aeruginosa/*enzymology&lt;/keyword&gt;&lt;keyword&gt;South Africa&lt;/keyword&gt;&lt;keyword&gt;beta-Lactamases/*biosynthesis&lt;/keyword&gt;&lt;/keywords&gt;&lt;dates&gt;&lt;year&gt;2004&lt;/year&gt;&lt;pub-dates&gt;&lt;date&gt;Jul&lt;/date&gt;&lt;/pub-dates&gt;&lt;/dates&gt;&lt;isbn&gt;0924-8579 (Print)&amp;#xD;0924-8579 (Linking)&lt;/isbn&gt;&lt;accession-num&gt;15225858&lt;/accession-num&gt;&lt;urls&gt;&lt;related-urls&gt;&lt;url&gt;https://www.ncbi.nlm.nih.gov/pubmed/15225858&lt;/url&gt;&lt;/related-urls&gt;&lt;/urls&gt;&lt;electronic-resource-num&gt;10.1016/j.ijantimicag.2003.12.012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7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57EC9" w:rsidRPr="001A46CA" w14:paraId="4C565393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194E2F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D9095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470A4B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TGCCATAGCAATAGGCGTA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62BCFB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F8CBF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0B49F77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57EC9" w:rsidRPr="001A46CA" w14:paraId="5F4F2B2E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D102D9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670D82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DM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7E036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CAGCTTGTCGGCCATGCGGG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564637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8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D068C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A4F4D24" w14:textId="79CF416A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oyle&lt;/Author&gt;&lt;Year&gt;2012&lt;/Year&gt;&lt;RecNum&gt;4&lt;/RecNum&gt;&lt;DisplayText&gt;[6]&lt;/DisplayText&gt;&lt;record&gt;&lt;rec-number&gt;4&lt;/rec-number&gt;&lt;foreign-keys&gt;&lt;key app="EN" db-id="t5avtzrs2rx2wme9pxs522awfwapde9se5va" timestamp="1714987798"&gt;4&lt;/key&gt;&lt;/foreign-keys&gt;&lt;ref-type name="Journal Article"&gt;17&lt;/ref-type&gt;&lt;contributors&gt;&lt;authors&gt;&lt;author&gt;Doyle, D.&lt;/author&gt;&lt;author&gt;Peirano, G.&lt;/author&gt;&lt;author&gt;Lascols, C.&lt;/author&gt;&lt;author&gt;Lloyd, T.&lt;/author&gt;&lt;author&gt;Church, D. L.&lt;/author&gt;&lt;author&gt;Pitout, J. D.&lt;/author&gt;&lt;/authors&gt;&lt;/contributors&gt;&lt;auth-address&gt;Division of Microbiology, Calgary Laboratory Services, Calgary, Alberta, Canada.&lt;/auth-address&gt;&lt;titles&gt;&lt;title&gt;Laboratory detection of Enterobacteriaceae that produce carbapenemases&lt;/title&gt;&lt;secondary-title&gt;J Clin Microbiol&lt;/secondary-title&gt;&lt;/titles&gt;&lt;periodical&gt;&lt;full-title&gt;J Clin Microbiol&lt;/full-title&gt;&lt;/periodical&gt;&lt;pages&gt;3877-80&lt;/pages&gt;&lt;volume&gt;50&lt;/volume&gt;&lt;number&gt;12&lt;/number&gt;&lt;edition&gt;2012/09/21&lt;/edition&gt;&lt;keywords&gt;&lt;keyword&gt;Bacterial Proteins/*metabolism&lt;/keyword&gt;&lt;keyword&gt;Bacteriological Techniques/*methods&lt;/keyword&gt;&lt;keyword&gt;Enterobacteriaceae/drug effects/*enzymology/genetics/isolation &amp;amp; purification&lt;/keyword&gt;&lt;keyword&gt;Enterobacteriaceae Infections/*microbiology&lt;/keyword&gt;&lt;keyword&gt;Genotype&lt;/keyword&gt;&lt;keyword&gt;Humans&lt;/keyword&gt;&lt;keyword&gt;Multiplex Polymerase Chain Reaction/*methods&lt;/keyword&gt;&lt;keyword&gt;Phenotype&lt;/keyword&gt;&lt;keyword&gt;Sensitivity and Specificity&lt;/keyword&gt;&lt;keyword&gt;beta-Lactamases/*metabolism&lt;/keyword&gt;&lt;/keywords&gt;&lt;dates&gt;&lt;year&gt;2012&lt;/year&gt;&lt;pub-dates&gt;&lt;date&gt;Dec&lt;/date&gt;&lt;/pub-dates&gt;&lt;/dates&gt;&lt;isbn&gt;1098-660X (Electronic)&amp;#xD;0095-1137 (Print)&amp;#xD;0095-1137 (Linking)&lt;/isbn&gt;&lt;accession-num&gt;22993175&lt;/accession-num&gt;&lt;urls&gt;&lt;related-urls&gt;&lt;url&gt;https://www.ncbi.nlm.nih.gov/pubmed/22993175&lt;/url&gt;&lt;/related-urls&gt;&lt;/urls&gt;&lt;custom2&gt;PMC3503014&lt;/custom2&gt;&lt;electronic-resource-num&gt;10.1128/JCM.02117-12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6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57EC9" w:rsidRPr="001A46CA" w14:paraId="66211756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385A06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E2A1F9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6CA8C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GTCGCGAAGCTGAGCACCGCA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945DB1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DB495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09A2F9A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57EC9" w:rsidRPr="001A46CA" w14:paraId="40D196C0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8929C4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1410C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VIM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D4949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TTTGGTCGCATATCGCA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40BD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89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57F5ED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1825A5E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57EC9" w:rsidRPr="001A46CA" w14:paraId="647037B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910BFB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8579E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A30F20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TGCGCAGCACCAGGATA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8827E5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F8443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A31D2C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57EC9" w:rsidRPr="001A46CA" w14:paraId="2BD1683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157703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8395A5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MP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108F77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AGGCGTTTATGTTCAT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5CAEBB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87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8285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B20FE8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57EC9" w:rsidRPr="001A46CA" w14:paraId="2E0143E7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981642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9A9F02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D2D453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TACGTTTCAAGAGTGATG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284602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12B8B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5A4541FC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57EC9" w:rsidRPr="001A46CA" w14:paraId="0498D4D3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96C937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B203B9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XA-48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45814A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CGTGGTTAAGGATGAAC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7DB1E3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8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1E23ED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154FDC9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57EC9" w:rsidRPr="001A46CA" w14:paraId="1426E734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295D18" w14:textId="77777777" w:rsidR="00557EC9" w:rsidRPr="001A46CA" w:rsidRDefault="00557EC9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E555A2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301B1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TCAAGTTCAACCCAACC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34B4F9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0F8DD8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18C0E" w14:textId="77777777" w:rsidR="00557EC9" w:rsidRPr="001A46CA" w:rsidRDefault="00557EC9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651250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8081DE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03028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M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84EFE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AATCTGGGTACGCAAAC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F52CB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7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C2401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2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F21FF6F" w14:textId="1D7A633B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Ellington&lt;/Author&gt;&lt;Year&gt;2007&lt;/Year&gt;&lt;RecNum&gt;6&lt;/RecNum&gt;&lt;DisplayText&gt;[8]&lt;/DisplayText&gt;&lt;record&gt;&lt;rec-number&gt;6&lt;/rec-number&gt;&lt;foreign-keys&gt;&lt;key app="EN" db-id="t5avtzrs2rx2wme9pxs522awfwapde9se5va" timestamp="1714988292"&gt;6&lt;/key&gt;&lt;/foreign-keys&gt;&lt;ref-type name="Journal Article"&gt;17&lt;/ref-type&gt;&lt;contributors&gt;&lt;authors&gt;&lt;author&gt;Ellington, M. J.&lt;/author&gt;&lt;author&gt;Kistler, J.&lt;/author&gt;&lt;author&gt;Livermore, D. M.&lt;/author&gt;&lt;author&gt;Woodford, N.&lt;/author&gt;&lt;/authors&gt;&lt;/contributors&gt;&lt;titles&gt;&lt;title&gt;Multiplex PCR for rapid detection of genes encoding acquired metallo-beta-lactamases&lt;/title&gt;&lt;secondary-title&gt;J Antimicrob Chemother&lt;/secondary-title&gt;&lt;/titles&gt;&lt;periodical&gt;&lt;full-title&gt;J Antimicrob Chemother&lt;/full-title&gt;&lt;/periodical&gt;&lt;pages&gt;321-2&lt;/pages&gt;&lt;volume&gt;59&lt;/volume&gt;&lt;number&gt;2&lt;/number&gt;&lt;edition&gt;2006/12/23&lt;/edition&gt;&lt;keywords&gt;&lt;keyword&gt;Acinetobacter/*enzymology/genetics&lt;/keyword&gt;&lt;keyword&gt;*Genes, Bacterial&lt;/keyword&gt;&lt;keyword&gt;Klebsiella/*enzymology/genetics&lt;/keyword&gt;&lt;keyword&gt;Polymerase Chain Reaction/*methods&lt;/keyword&gt;&lt;keyword&gt;Pseudomonas/*enzymology/genetics&lt;/keyword&gt;&lt;keyword&gt;beta-Lactamases/*genetics&lt;/keyword&gt;&lt;/keywords&gt;&lt;dates&gt;&lt;year&gt;2007&lt;/year&gt;&lt;pub-dates&gt;&lt;date&gt;Feb&lt;/date&gt;&lt;/pub-dates&gt;&lt;/dates&gt;&lt;isbn&gt;0305-7453 (Print)&amp;#xD;0305-7453 (Linking)&lt;/isbn&gt;&lt;accession-num&gt;17185300&lt;/accession-num&gt;&lt;urls&gt;&lt;related-urls&gt;&lt;url&gt;https://www.ncbi.nlm.nih.gov/pubmed/17185300&lt;/url&gt;&lt;/related-urls&gt;&lt;/urls&gt;&lt;electronic-resource-num&gt;10.1093/jac/dkl481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8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00894" w:rsidRPr="001A46CA" w14:paraId="74FC61DA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0595D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24A5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A173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ATTATCCGCTGGAACA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A44C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0D099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C35BF6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3F6B2F16" w14:textId="77777777" w:rsidTr="002E52CD">
        <w:trPr>
          <w:trHeight w:val="210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42D21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SBL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81C95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HV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15EF6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CCGCTTGAGCAAATTAA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8E830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13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46B03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E2F8B0" w14:textId="0E93132C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xsZW5uZTwvQXV0aG9yPjxZZWFyPjIwMTA8L1llYXI+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xsZW5uZTwvQXV0aG9yPjxZZWFyPjIwMTA8L1llYXI+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9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00894" w:rsidRPr="001A46CA" w14:paraId="2D208C56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FA2CD9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9729B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293E9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CCCGCAGATAAATCACC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539F5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13CC8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59B2D2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7A693D8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B47E2E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599AB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EM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91C09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TTTCCGTGTCGCCCTTAT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97283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0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EEB65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2D7460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1A7F5943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82B7BC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CF813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9CCD4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TTCATCCATAGTTGCCTG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7B323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43697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832A8B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97D86E7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901E95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F1F94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X-M1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F590C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AGGAARTGTGCCGCTGY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C1118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88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C9D74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6C53E4C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2D9B77B3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AD44A1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2E9FD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B7D72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ATATCGTTGGTGGTRCCA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C59BE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FBCC1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8D20F2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FB2F1BD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4BDAAE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11181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X-M2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D5B36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TTAACGGCACGATG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510F4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04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C2DBF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527EA5F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2BD8EFEF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F0D226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BAEAA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C7C87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ATATCGTTGGTGGTRCCA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62CDA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79727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E29FCE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3AEA17F8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79639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E617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X-M8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1CC76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CRCRCAGACGCTCT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1A795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26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AE881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AA7300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24CFD480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A64B01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982AE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B2829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CGAGCCGGAASGTGTYA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49785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9A30A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D49D72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245F28E2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180A7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565A8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X-M9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DB20E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CAAGCCTGCCGATCTGG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8A9C3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6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985A8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8D4BCE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53E4910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B02676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C07E3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B60B6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GATTCTCGCCGCTGAA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E0FE1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143C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211E75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8B89410" w14:textId="77777777" w:rsidTr="002E52CD">
        <w:trPr>
          <w:trHeight w:val="297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9BA72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minoglycoside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7A00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c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')-II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736D9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ATCGCGATGCATACGC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3EF43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7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2AF58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1B4F28" w14:textId="27182751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TwvQXV0aG9yPjxZZWFyPjIwMTM8L1llYXI+PFJlY051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TwvQXV0aG9yPjxZZWFyPjIwMTM8L1llYXI+PFJlY051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10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00894" w:rsidRPr="001A46CA" w14:paraId="7DB04846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14FE2F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6818C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8B83F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CGGCCTCTAACCGGAA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2E70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77111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8D7E67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2F9A5CA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D1B3B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E8714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c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')-</w:t>
            </w: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b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4ED67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GCGATGCTCTATGAGTGGCT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8637B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7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14794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47DF7D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523E3DC5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E1798A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07B2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82313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GAATGCCTGGCGTGTT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A7940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E5AF9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F8E542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07ED5B55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D488DB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930EA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c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')-II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A6E9E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ACCATTTCATGTC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6706D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4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7E8FD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5F602EB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36E2B0A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D5837A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1B09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817A4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AGGCTTGTCGTGTT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3E0B8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4D2A4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05C101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147D232E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9EDBA4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5D038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nt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'')-I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5D7A4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TCATGAGGGAAGCGGT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28078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87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B484F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C5D5B1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1902427A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BB65AB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380F4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B040C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CTACCTTGGTGATCTC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B1447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9B877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4A8564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40D4F0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BCF8A6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9B9FD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ph</w:t>
            </w:r>
            <w:proofErr w:type="spell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')-VI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50DDE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GGAATTGCCCAATATTAT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5D504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80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E064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AA3414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6E851114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9DF64A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E75E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FE3D6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CAATTCAATTCATCAAGTT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8605B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94FB0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6D6FA11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06185D13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ED1EFC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CA60A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rmA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E97AA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GAAATGACAGTTCCTA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12F65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6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81055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58B72BC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0B873B6F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B75035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8CE4D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33A8A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AAATGAGTGCCTTGGA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D9F06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7675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573837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669081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FFC493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251E8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mtB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112D2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GAACATCAACGATGCCC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FE4AF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69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8FEEF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ECF011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412B33D6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688AE4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A4FE3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B905A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TTCTGATTGGCTTATCC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19CB2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94677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451620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EB1BA46" w14:textId="77777777" w:rsidTr="002E52CD">
        <w:trPr>
          <w:trHeight w:val="283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706B8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uinolone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DA5BF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nrA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06A32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AGGATTTCTCACGCCA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AD6D7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19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4CB8A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754E3BD" w14:textId="26AE0C5A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en&lt;/Author&gt;&lt;Year&gt;2012&lt;/Year&gt;&lt;RecNum&gt;9&lt;/RecNum&gt;&lt;DisplayText&gt;[11]&lt;/DisplayText&gt;&lt;record&gt;&lt;rec-number&gt;9&lt;/rec-number&gt;&lt;foreign-keys&gt;&lt;key app="EN" db-id="t5avtzrs2rx2wme9pxs522awfwapde9se5va" timestamp="1714988516"&gt;9&lt;/key&gt;&lt;/foreign-keys&gt;&lt;ref-type name="Journal Article"&gt;17&lt;/ref-type&gt;&lt;contributors&gt;&lt;authors&gt;&lt;author&gt;Chen, X.&lt;/author&gt;&lt;author&gt;Zhang, W.&lt;/author&gt;&lt;author&gt;Pan, W.&lt;/author&gt;&lt;author&gt;Yin, J.&lt;/author&gt;&lt;author&gt;Pan, Z.&lt;/author&gt;&lt;author&gt;Gao, S.&lt;/author&gt;&lt;author&gt;Jiao, X.&lt;/author&gt;&lt;/authors&gt;&lt;/contributors&gt;&lt;auth-address&gt;Jiangsu Key Laboratory of Zoonosis, Yangzhou University, Jiangsu, China.&lt;/auth-address&gt;&lt;titles&gt;&lt;title&gt;Prevalence of qnr, aac(6&amp;apos;)-Ib-cr, qepA, and oqxAB in Escherichia coli isolates from humans, animals, and the environment&lt;/title&gt;&lt;secondary-title&gt;Antimicrob Agents Chemother&lt;/secondary-title&gt;&lt;/titles&gt;&lt;periodical&gt;&lt;full-title&gt;Antimicrob Agents Chemother&lt;/full-title&gt;&lt;/periodical&gt;&lt;pages&gt;3423-7&lt;/pages&gt;&lt;volume&gt;56&lt;/volume&gt;&lt;number&gt;6&lt;/number&gt;&lt;edition&gt;2012/03/07&lt;/edition&gt;&lt;keywords&gt;&lt;keyword&gt;Animals&lt;/keyword&gt;&lt;keyword&gt;Ducks&lt;/keyword&gt;&lt;keyword&gt;Escherichia coli/*genetics&lt;/keyword&gt;&lt;keyword&gt;Escherichia coli Proteins/*genetics&lt;/keyword&gt;&lt;keyword&gt;Geese&lt;/keyword&gt;&lt;keyword&gt;Humans&lt;/keyword&gt;&lt;keyword&gt;Molecular Sequence Data&lt;/keyword&gt;&lt;keyword&gt;Polymerase Chain Reaction&lt;/keyword&gt;&lt;keyword&gt;Swine&lt;/keyword&gt;&lt;/keywords&gt;&lt;dates&gt;&lt;year&gt;2012&lt;/year&gt;&lt;pub-dates&gt;&lt;date&gt;Jun&lt;/date&gt;&lt;/pub-dates&gt;&lt;/dates&gt;&lt;isbn&gt;1098-6596 (Electronic)&amp;#xD;0066-4804 (Print)&amp;#xD;0066-4804 (Linking)&lt;/isbn&gt;&lt;accession-num&gt;22391545&lt;/accession-num&gt;&lt;urls&gt;&lt;related-urls&gt;&lt;url&gt;https://www.ncbi.nlm.nih.gov/pubmed/22391545&lt;/url&gt;&lt;/related-urls&gt;&lt;/urls&gt;&lt;custom2&gt;PMC3370760&lt;/custom2&gt;&lt;electronic-resource-num&gt;10.1128/AAC.06191-11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11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00894" w:rsidRPr="001A46CA" w14:paraId="21A75F3C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440FDC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212B4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866A7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GCAGCACTATKACTCCCAAG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AFDE2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EA668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76CBD4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408320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FD4B0D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350BC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nrB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12049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GGMATHGAAATTCGCCACT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472E9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64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D3E60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D2C355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3AAE5A90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7469C6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0A96FC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4F3B6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TGCYGYYCGCCAGTCGA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A5DF9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7E83A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F8DB6E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B19B31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D52B51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B969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nrC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FC383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GGTTGTACATTTATTGAA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05029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47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40998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544E4E2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44419304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F77F2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D5A4D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21328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TCCACTTTACGAGGTTC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9D4DB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BC824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ADE111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55B5387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B1D221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D6EF0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nrD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9C3AAE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AGATCAATTTACGGGGAAT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83F0F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8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FFFB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EC1A3C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30E913D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446DB9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21E0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B7123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CAAGCTGAAGCGCCT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42A4D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B9C1CA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74C306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4FB51F20" w14:textId="77777777" w:rsidTr="002E52CD">
        <w:trPr>
          <w:trHeight w:val="246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AA0832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096D1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nrS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ABAA4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CAAGTTCATTGAACAGGG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AF6CB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28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A479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6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0C8BADB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6FF0F369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77F7F9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70F421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528CC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CTAAACCGTCGAGTTCGGC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EE77D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7867F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93A62E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68CB315E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B6E58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90328D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Qep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0222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GCAGGTACTGCGTCATG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5A8D8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03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F454B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19623D0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07FE3B4B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31D37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8A60C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AFCFB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CGTGTTGCTGGAGTTCT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C0915F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95C6F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8FE1F2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0894" w:rsidRPr="001A46CA" w14:paraId="416EDE97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356617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9A62E2" w14:textId="5838013A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</w:t>
            </w:r>
            <w:r w:rsidR="00C77FAD"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(</w:t>
            </w:r>
            <w:proofErr w:type="gramEnd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')-</w:t>
            </w: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b-cr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D072D7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GCGATGCTCTATGAGTGGCT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D24399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8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7825D8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6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03507A42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00894" w:rsidRPr="001A46CA" w14:paraId="0ED56A6D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5E0B91" w14:textId="77777777" w:rsidR="00500894" w:rsidRPr="001A46CA" w:rsidRDefault="00500894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EE99D0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8F75C3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GAATGCCTGGCGTGTT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A59254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EB8E35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2BB8476" w14:textId="77777777" w:rsidR="00500894" w:rsidRPr="001A46CA" w:rsidRDefault="00500894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B64371" w:rsidRPr="001A46CA" w14:paraId="3F7E7204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609CFC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732AAB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qxA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38A1AA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GGCGCGATGATGCT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9EAB6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9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238F67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A41203C" w14:textId="6D8B9C33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Kim&lt;/Author&gt;&lt;Year&gt;2009&lt;/Year&gt;&lt;RecNum&gt;10&lt;/RecNum&gt;&lt;DisplayText&gt;[12]&lt;/DisplayText&gt;&lt;record&gt;&lt;rec-number&gt;10&lt;/rec-number&gt;&lt;foreign-keys&gt;&lt;key app="EN" db-id="t5avtzrs2rx2wme9pxs522awfwapde9se5va" timestamp="1714988699"&gt;10&lt;/key&gt;&lt;/foreign-keys&gt;&lt;ref-type name="Journal Article"&gt;17&lt;/ref-type&gt;&lt;contributors&gt;&lt;authors&gt;&lt;author&gt;Kim, H. B.&lt;/author&gt;&lt;author&gt;Wang, M.&lt;/author&gt;&lt;author&gt;Park, C. H.&lt;/author&gt;&lt;author&gt;Kim, E. C.&lt;/author&gt;&lt;author&gt;Jacoby, G. A.&lt;/author&gt;&lt;author&gt;Hooper, D. C.&lt;/author&gt;&lt;/authors&gt;&lt;/contributors&gt;&lt;auth-address&gt;Department of Internal Medicine, Seoul National University Bundang Hospital, Seongnam, Republic of Korea.&lt;/auth-address&gt;&lt;titles&gt;&lt;title&gt;oqxAB encoding a multidrug efflux pump in human clinical isolates of Enterobacteriaceae&lt;/title&gt;&lt;secondary-title&gt;Antimicrob Agents Chemother&lt;/secondary-title&gt;&lt;/titles&gt;&lt;periodical&gt;&lt;full-title&gt;Antimicrob Agents Chemother&lt;/full-title&gt;&lt;/periodical&gt;&lt;pages&gt;3582-4&lt;/pages&gt;&lt;volume&gt;53&lt;/volume&gt;&lt;number&gt;8&lt;/number&gt;&lt;edition&gt;2009/06/17&lt;/edition&gt;&lt;keywords&gt;&lt;keyword&gt;Anti-Bacterial Agents/*pharmacology&lt;/keyword&gt;&lt;keyword&gt;Bacterial Proteins/*genetics/physiology&lt;/keyword&gt;&lt;keyword&gt;DNA Transposable Elements/genetics&lt;/keyword&gt;&lt;keyword&gt;Drug Resistance, Bacterial/genetics&lt;/keyword&gt;&lt;keyword&gt;Enterobacteriaceae/*drug effects/*genetics&lt;/keyword&gt;&lt;keyword&gt;Escherichia coli/drug effects/genetics&lt;/keyword&gt;&lt;keyword&gt;Fluoroquinolones/pharmacology&lt;/keyword&gt;&lt;keyword&gt;Humans&lt;/keyword&gt;&lt;keyword&gt;Klebsiella pneumoniae/drug effects/genetics&lt;/keyword&gt;&lt;keyword&gt;Plasmids/genetics&lt;/keyword&gt;&lt;keyword&gt;Sequence Analysis, DNA&lt;/keyword&gt;&lt;/keywords&gt;&lt;dates&gt;&lt;year&gt;2009&lt;/year&gt;&lt;pub-dates&gt;&lt;date&gt;Aug&lt;/date&gt;&lt;/pub-dates&gt;&lt;/dates&gt;&lt;isbn&gt;1098-6596 (Electronic)&amp;#xD;0066-4804 (Print)&amp;#xD;0066-4804 (Linking)&lt;/isbn&gt;&lt;accession-num&gt;19528276&lt;/accession-num&gt;&lt;urls&gt;&lt;related-urls&gt;&lt;url&gt;https://www.ncbi.nlm.nih.gov/pubmed/19528276&lt;/url&gt;&lt;/related-urls&gt;&lt;/urls&gt;&lt;custom2&gt;PMC2715617&lt;/custom2&gt;&lt;electronic-resource-num&gt;10.1128/AAC.01574-08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12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64371" w:rsidRPr="001A46CA" w14:paraId="12683028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E8E395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6FCD0E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1A6ABA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ACTCTTCACGGGAGACG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7D36D6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ADA4B4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3947C10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B64371" w:rsidRPr="001A46CA" w14:paraId="02DE0455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0C26CD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39701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qxB</w:t>
            </w:r>
            <w:proofErr w:type="spellEnd"/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8F3373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CTCCCCCGGCGGGAAGT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5829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1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60B7F3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8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47DA2D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64371" w:rsidRPr="001A46CA" w14:paraId="23559B17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58D0A7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494ABE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C55516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GGCCATTTTGGCGCGTA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5DDC58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DB1462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DA9BA1B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B64371" w:rsidRPr="001A46CA" w14:paraId="3C2208DB" w14:textId="77777777" w:rsidTr="002E52CD">
        <w:trPr>
          <w:trHeight w:val="297"/>
        </w:trPr>
        <w:tc>
          <w:tcPr>
            <w:tcW w:w="150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62B8FC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ulfonamide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8B27E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ul1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2471C0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CGGCATTCTGAATCTCA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2CB4D4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2204E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B86145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0dXJ2ZWRpPC9BdXRob3I+PFllYXI+MjAyMTwvWWVh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0dXJ2ZWRpPC9BdXRob3I+PFllYXI+MjAyMTwvWWVh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</w:fldData>
              </w:fldCha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13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  <w:p w14:paraId="593E0A67" w14:textId="62787CF7" w:rsidR="00B64371" w:rsidRPr="001A46CA" w:rsidRDefault="00B64371" w:rsidP="007C6BD3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</w:tr>
      <w:tr w:rsidR="00B64371" w:rsidRPr="001A46CA" w14:paraId="7EC52F81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BA8192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096082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C823FC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GATCTAACCCTCGGTCT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1947D6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E5B14C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73CF9CF4" w14:textId="1D8A53AA" w:rsidR="00B64371" w:rsidRPr="001A46CA" w:rsidRDefault="00B64371" w:rsidP="007C6BD3">
            <w:pPr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B64371" w:rsidRPr="001A46CA" w14:paraId="3E66C172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BC533C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D209DF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ul2</w:t>
            </w:r>
          </w:p>
        </w:tc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D1B190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GCATCGTCAACATAACC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95BD67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8FD4F5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8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36E9B237" w14:textId="3C009C84" w:rsidR="00B64371" w:rsidRPr="001A46CA" w:rsidRDefault="00B64371" w:rsidP="007C6BD3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64371" w:rsidRPr="001A46CA" w14:paraId="41DF8104" w14:textId="77777777" w:rsidTr="002E52CD">
        <w:trPr>
          <w:trHeight w:val="297"/>
        </w:trPr>
        <w:tc>
          <w:tcPr>
            <w:tcW w:w="150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18079D" w14:textId="77777777" w:rsidR="00B64371" w:rsidRPr="001A46CA" w:rsidRDefault="00B64371" w:rsidP="007C6BD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9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FE8B34E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D3383B0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TGTGCGGATGAAGTCAG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C4FD44D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3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D904DE3" w14:textId="77777777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5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408D4FB" w14:textId="508E8AFA" w:rsidR="00B64371" w:rsidRPr="001A46CA" w:rsidRDefault="00B64371" w:rsidP="007C6BD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</w:tbl>
    <w:p w14:paraId="0385215B" w14:textId="62423BF7" w:rsidR="00253C87" w:rsidRPr="001A46CA" w:rsidRDefault="00253C87" w:rsidP="007B3C34">
      <w:pPr>
        <w:rPr>
          <w:rFonts w:ascii="Times New Roman" w:hAnsi="Times New Roman" w:cs="Times New Roman"/>
        </w:rPr>
      </w:pPr>
    </w:p>
    <w:p w14:paraId="22035A96" w14:textId="4BAF4A57" w:rsidR="00253C87" w:rsidRPr="001A46CA" w:rsidRDefault="00253C87">
      <w:pPr>
        <w:widowControl/>
        <w:jc w:val="left"/>
        <w:rPr>
          <w:rFonts w:ascii="Times New Roman" w:hAnsi="Times New Roman" w:cs="Times New Roman"/>
        </w:rPr>
      </w:pPr>
    </w:p>
    <w:tbl>
      <w:tblPr>
        <w:tblW w:w="9781" w:type="dxa"/>
        <w:tblInd w:w="-1134" w:type="dxa"/>
        <w:tblLayout w:type="fixed"/>
        <w:tblLook w:val="04A0" w:firstRow="1" w:lastRow="0" w:firstColumn="1" w:lastColumn="0" w:noHBand="0" w:noVBand="1"/>
      </w:tblPr>
      <w:tblGrid>
        <w:gridCol w:w="2552"/>
        <w:gridCol w:w="1134"/>
        <w:gridCol w:w="2410"/>
        <w:gridCol w:w="1224"/>
        <w:gridCol w:w="1327"/>
        <w:gridCol w:w="1134"/>
      </w:tblGrid>
      <w:tr w:rsidR="00463603" w:rsidRPr="001A46CA" w14:paraId="1EF30E37" w14:textId="77777777" w:rsidTr="001A46CA">
        <w:trPr>
          <w:trHeight w:val="521"/>
        </w:trPr>
        <w:tc>
          <w:tcPr>
            <w:tcW w:w="8647" w:type="dxa"/>
            <w:gridSpan w:val="5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8FD7857" w14:textId="1C61E221" w:rsidR="00463603" w:rsidRPr="00463603" w:rsidRDefault="00463603" w:rsidP="00463603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 xml:space="preserve">Table S 3 </w:t>
            </w:r>
            <w:r w:rsidRPr="0046360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Gene loci included in the Klebsiella pneumoniae MLST scheme,</w:t>
            </w:r>
            <w:r w:rsidRPr="001A46CA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46360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PCR and sequencing primer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EFE5AEE" w14:textId="77777777" w:rsidR="00463603" w:rsidRPr="00463603" w:rsidRDefault="00463603" w:rsidP="0046360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</w:tr>
      <w:tr w:rsidR="001A46CA" w:rsidRPr="001A46CA" w14:paraId="79318561" w14:textId="77777777" w:rsidTr="001A46CA">
        <w:trPr>
          <w:trHeight w:val="1648"/>
        </w:trPr>
        <w:tc>
          <w:tcPr>
            <w:tcW w:w="2552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6D751ED5" w14:textId="77777777" w:rsidR="00463603" w:rsidRPr="00463603" w:rsidRDefault="0046360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Klebsiella pneumoniae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412CBCD4" w14:textId="77777777" w:rsidR="00463603" w:rsidRPr="00463603" w:rsidRDefault="0046360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arget gene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6C54D6C6" w14:textId="77777777" w:rsidR="00463603" w:rsidRPr="00463603" w:rsidRDefault="0046360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imer sequence</w:t>
            </w:r>
          </w:p>
        </w:tc>
        <w:tc>
          <w:tcPr>
            <w:tcW w:w="1224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0DC047E5" w14:textId="77777777" w:rsidR="00463603" w:rsidRPr="00463603" w:rsidRDefault="0046360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mplicon size(bp)</w:t>
            </w:r>
          </w:p>
        </w:tc>
        <w:tc>
          <w:tcPr>
            <w:tcW w:w="1327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2492C747" w14:textId="2DCF28CB" w:rsidR="00463603" w:rsidRPr="00463603" w:rsidRDefault="0046360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Annealing </w:t>
            </w:r>
            <w:proofErr w:type="gram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emperature(</w:t>
            </w:r>
            <w:proofErr w:type="gramEnd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℃)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14:paraId="2DF3B347" w14:textId="77777777" w:rsidR="00463603" w:rsidRPr="00463603" w:rsidRDefault="0046360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0601A3" w:rsidRPr="001A46CA" w14:paraId="3CBE5F8A" w14:textId="77777777" w:rsidTr="002974CF">
        <w:trPr>
          <w:trHeight w:val="549"/>
        </w:trPr>
        <w:tc>
          <w:tcPr>
            <w:tcW w:w="2552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D6CB3A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Beta-subunit of RNA polymerase B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F6CF9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poB</w:t>
            </w:r>
            <w:proofErr w:type="spellEnd"/>
          </w:p>
        </w:tc>
        <w:tc>
          <w:tcPr>
            <w:tcW w:w="2410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484DD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GCGAAATGGCWGAGAACCA</w:t>
            </w:r>
          </w:p>
        </w:tc>
        <w:tc>
          <w:tcPr>
            <w:tcW w:w="1224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A0E97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1</w:t>
            </w:r>
          </w:p>
        </w:tc>
        <w:tc>
          <w:tcPr>
            <w:tcW w:w="1327" w:type="dxa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E9DE1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134" w:type="dxa"/>
            <w:vMerge w:val="restart"/>
            <w:tcBorders>
              <w:top w:val="single" w:sz="2" w:space="0" w:color="auto"/>
              <w:left w:val="nil"/>
            </w:tcBorders>
            <w:shd w:val="clear" w:color="auto" w:fill="auto"/>
            <w:vAlign w:val="center"/>
          </w:tcPr>
          <w:p w14:paraId="7DFBB792" w14:textId="184E88C4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iancourt&lt;/Author&gt;&lt;Year&gt;2005&lt;/Year&gt;&lt;RecNum&gt;12&lt;/RecNum&gt;&lt;DisplayText&gt;[14]&lt;/DisplayText&gt;&lt;record&gt;&lt;rec-number&gt;12&lt;/rec-number&gt;&lt;foreign-keys&gt;&lt;key app="EN" db-id="t5avtzrs2rx2wme9pxs522awfwapde9se5va" timestamp="1714989193"&gt;12&lt;/key&gt;&lt;/foreign-keys&gt;&lt;ref-type name="Journal Article"&gt;17&lt;/ref-type&gt;&lt;contributors&gt;&lt;authors&gt;&lt;author&gt;Diancourt, L.&lt;/author&gt;&lt;author&gt;Passet, V.&lt;/author&gt;&lt;author&gt;Verhoef, J.&lt;/author&gt;&lt;author&gt;Grimont, P. A.&lt;/author&gt;&lt;author&gt;Brisse, S.&lt;/author&gt;&lt;/authors&gt;&lt;/contributors&gt;&lt;auth-address&gt;Unite Biodiversite des Bacteries Pathogenes Emergentes (U389 INSERM), Institut Pasteur, 25-28 rue du Dr Roux, 75724 Paris, Cedex 15, France.&lt;/auth-address&gt;&lt;titles&gt;&lt;title&gt;Multilocus sequence typing of Klebsiella pneumoniae nosocomial isolates&lt;/title&gt;&lt;secondary-title&gt;J Clin Microbiol&lt;/secondary-title&gt;&lt;/titles&gt;&lt;periodical&gt;&lt;full-title&gt;J Clin Microbiol&lt;/full-title&gt;&lt;/periodical&gt;&lt;pages&gt;4178-82&lt;/pages&gt;&lt;volume&gt;43&lt;/volume&gt;&lt;number&gt;8&lt;/number&gt;&lt;edition&gt;2005/08/06&lt;/edition&gt;&lt;keywords&gt;&lt;keyword&gt;Bacterial Typing Techniques/*methods&lt;/keyword&gt;&lt;keyword&gt;Base Sequence&lt;/keyword&gt;&lt;keyword&gt;Cross Infection/*microbiology&lt;/keyword&gt;&lt;keyword&gt;Drug Resistance, Bacterial&lt;/keyword&gt;&lt;keyword&gt;Humans&lt;/keyword&gt;&lt;keyword&gt;Klebsiella pneumoniae/*classification/drug effects/genetics&lt;/keyword&gt;&lt;keyword&gt;Microbial Sensitivity Tests&lt;/keyword&gt;&lt;keyword&gt;Molecular Sequence Data&lt;/keyword&gt;&lt;keyword&gt;Ribotyping&lt;/keyword&gt;&lt;keyword&gt;Sequence Analysis, DNA&lt;/keyword&gt;&lt;/keywords&gt;&lt;dates&gt;&lt;year&gt;2005&lt;/year&gt;&lt;pub-dates&gt;&lt;date&gt;Aug&lt;/date&gt;&lt;/pub-dates&gt;&lt;/dates&gt;&lt;isbn&gt;0095-1137 (Print)&amp;#xD;1098-660X (Electronic)&amp;#xD;0095-1137 (Linking)&lt;/isbn&gt;&lt;accession-num&gt;16081970&lt;/accession-num&gt;&lt;urls&gt;&lt;related-urls&gt;&lt;url&gt;https://www.ncbi.nlm.nih.gov/pubmed/16081970&lt;/url&gt;&lt;/related-urls&gt;&lt;/urls&gt;&lt;custom2&gt;PMC1233940&lt;/custom2&gt;&lt;electronic-resource-num&gt;10.1128/JCM.43.8.4178-4182.2005&lt;/electronic-resource-num&gt;&lt;/record&gt;&lt;/Cite&gt;&lt;/EndNote&gt;</w:instrTex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1A46CA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14]</w:t>
            </w:r>
            <w:r w:rsidRPr="001A46C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0601A3" w:rsidRPr="001A46CA" w14:paraId="100FE7E0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40294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3D29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73ABC6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GTCTTCGAAGTTGTAACC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1A37E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A0D7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1022547D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49B5BB33" w14:textId="77777777" w:rsidTr="002974CF">
        <w:trPr>
          <w:trHeight w:val="109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F332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lastRenderedPageBreak/>
              <w:t>Glyceraldehyde 3-phosphate dehydrogena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A0A2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pA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5443B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GAAATATGACTCCACTCACGG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743C7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5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019EA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19BED9C9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2821C29A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82CB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59BD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81E69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TCAGAAGCGGCTTTGATGGCT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A3686D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A05F8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21F3FC46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72A79A97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3582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alate dehydrogena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896B8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dh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AFB8C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CAACTCGCTTCAGGTTCAG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A0D02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7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5E14A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0F4C06A5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502910B2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28AF8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A0629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B4A54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GTTTTTCCCCAGCAGCAG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F66E2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4ADB5F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4BCE9B4F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182E691F" w14:textId="77777777" w:rsidTr="002974CF">
        <w:trPr>
          <w:trHeight w:val="109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2653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hosphoglucose</w:t>
            </w:r>
            <w:proofErr w:type="spellEnd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somera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0CB31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gi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FC7BA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GAAAAACCTGCCTGTACTGCTGGC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E1BDD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FB957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23B60018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67E297D3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379EA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8F3E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2B6D9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CGCCACGCTTTATAGCGGTTAA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D5DF3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5A192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</w:tcPr>
          <w:p w14:paraId="2984D4C0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41E904BC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75DD4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07889A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gi2F(seq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035B7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GCTGGCGCTGATCGGCA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9890A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B437D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4B98D9D1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79888668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78A0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6C6F8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gi2R(seq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BFA2D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TATAGCGGTTAATCAGGCCG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A96145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5748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7D532392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01080BDC" w14:textId="77777777" w:rsidTr="002974CF">
        <w:trPr>
          <w:trHeight w:val="109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9330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hosphoporine</w:t>
            </w:r>
            <w:proofErr w:type="spellEnd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84985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hoE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95E51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TACCGCAACACCGACTTCTTCGG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40B97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2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9D623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67CEBBD0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1EFB5DFC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B9C9D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3F48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89494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GATCAGAACTGGTAGGTGA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E8D66F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72842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00502DD8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48AAF399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14DF6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ranslation initiation factor 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8AE2F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fB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AF166B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CGCTGCTGGACTATATTCG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BDC7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18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49F29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2C9AC602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0826D008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00940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7FBFD4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EF1136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GCTTTCAGCTCAAGAACTTC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7445B8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37C7C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74EB7650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08B2738C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764D9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4BD89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fB2F(seq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80F67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TAAGGTTGCCTCCGGCGAAGC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D3CC10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8865C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4E575DB3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090D6A01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77B54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eriplasmic energy transduc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32B91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nB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B42A7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TTTATACCTCGGTACATCAGGTT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8C681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1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4016E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5</w:t>
            </w:r>
          </w:p>
        </w:tc>
        <w:tc>
          <w:tcPr>
            <w:tcW w:w="1134" w:type="dxa"/>
            <w:vMerge/>
            <w:tcBorders>
              <w:left w:val="nil"/>
            </w:tcBorders>
            <w:vAlign w:val="center"/>
            <w:hideMark/>
          </w:tcPr>
          <w:p w14:paraId="41D7A623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0601A3" w:rsidRPr="001A46CA" w14:paraId="431932ED" w14:textId="77777777" w:rsidTr="002974CF">
        <w:trPr>
          <w:trHeight w:val="549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A8614F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A9EF55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4F95B3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TCGCCGGCTGRGCRGAGAG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2EDDC1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FDF3E7" w14:textId="77777777" w:rsidR="000601A3" w:rsidRPr="00463603" w:rsidRDefault="000601A3" w:rsidP="0046360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46360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134" w:type="dxa"/>
            <w:vMerge/>
            <w:tcBorders>
              <w:left w:val="nil"/>
              <w:bottom w:val="nil"/>
            </w:tcBorders>
            <w:vAlign w:val="center"/>
            <w:hideMark/>
          </w:tcPr>
          <w:p w14:paraId="5B82C700" w14:textId="77777777" w:rsidR="000601A3" w:rsidRPr="00463603" w:rsidRDefault="000601A3" w:rsidP="0046360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</w:tbl>
    <w:p w14:paraId="5724F8D6" w14:textId="77777777" w:rsidR="00BF1ACC" w:rsidRDefault="00BF1ACC" w:rsidP="00BF1ACC">
      <w:pPr>
        <w:rPr>
          <w:rFonts w:ascii="Times New Roman" w:hAnsi="Times New Roman" w:cs="Times New Roman"/>
        </w:rPr>
      </w:pPr>
    </w:p>
    <w:p w14:paraId="68748EC2" w14:textId="77777777" w:rsidR="00BF1ACC" w:rsidRDefault="00BF1ACC" w:rsidP="00BF1ACC">
      <w:pPr>
        <w:rPr>
          <w:rFonts w:ascii="Times New Roman" w:hAnsi="Times New Roman" w:cs="Times New Roman"/>
        </w:rPr>
      </w:pPr>
    </w:p>
    <w:p w14:paraId="202CD087" w14:textId="406B1E42" w:rsidR="00BF1ACC" w:rsidRPr="001F2545" w:rsidRDefault="00BF1ACC" w:rsidP="00BF1ACC">
      <w:pPr>
        <w:rPr>
          <w:rFonts w:ascii="Times New Roman" w:hAnsi="Times New Roman" w:cs="Times New Roman"/>
          <w:b/>
          <w:bCs/>
        </w:rPr>
      </w:pPr>
      <w:r w:rsidRPr="001F2545">
        <w:rPr>
          <w:rFonts w:ascii="Times New Roman" w:hAnsi="Times New Roman" w:cs="Times New Roman"/>
          <w:b/>
          <w:bCs/>
        </w:rPr>
        <w:t>Reference</w:t>
      </w:r>
    </w:p>
    <w:p w14:paraId="5CD77B9B" w14:textId="77777777" w:rsidR="001F2545" w:rsidRPr="001F2545" w:rsidRDefault="00BF1ACC" w:rsidP="001F2545">
      <w:pPr>
        <w:pStyle w:val="EndNoteBibliography"/>
        <w:ind w:left="400" w:hangingChars="200" w:hanging="400"/>
      </w:pPr>
      <w:r w:rsidRPr="001F2545">
        <w:rPr>
          <w:rFonts w:ascii="Times New Roman" w:hAnsi="Times New Roman" w:cs="Times New Roman"/>
        </w:rPr>
        <w:fldChar w:fldCharType="begin"/>
      </w:r>
      <w:r w:rsidRPr="001F2545">
        <w:rPr>
          <w:rFonts w:ascii="Times New Roman" w:hAnsi="Times New Roman" w:cs="Times New Roman"/>
        </w:rPr>
        <w:instrText xml:space="preserve"> ADDIN EN.REFLIST </w:instrText>
      </w:r>
      <w:r w:rsidRPr="001F2545">
        <w:rPr>
          <w:rFonts w:ascii="Times New Roman" w:hAnsi="Times New Roman" w:cs="Times New Roman"/>
        </w:rPr>
        <w:fldChar w:fldCharType="separate"/>
      </w:r>
      <w:r w:rsidR="001F2545" w:rsidRPr="001F2545">
        <w:t>1.</w:t>
      </w:r>
      <w:r w:rsidR="001F2545" w:rsidRPr="001F2545">
        <w:tab/>
        <w:t xml:space="preserve">Russo TA, Olson R, Fang CT, Stoesser N, Miller M, MacDonald U, Hutson A, Barker JH, La Hoz RM, Johnson JR: Identification of Biomarkers for Differentiation of Hypervirulent Klebsiella pneumoniae from Classical K. pneumoniae. </w:t>
      </w:r>
      <w:r w:rsidR="001F2545" w:rsidRPr="001F2545">
        <w:rPr>
          <w:i/>
        </w:rPr>
        <w:t xml:space="preserve">J Clin Microbiol </w:t>
      </w:r>
      <w:r w:rsidR="001F2545" w:rsidRPr="001F2545">
        <w:t>2018, 56(9).</w:t>
      </w:r>
    </w:p>
    <w:p w14:paraId="0B4D927A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2.</w:t>
      </w:r>
      <w:r w:rsidRPr="001F2545">
        <w:tab/>
        <w:t xml:space="preserve">Yu F, Lv J, Niu S, Du H, Tang YW, Pitout JDD, Bonomo RA, Kreiswirth BN, Chen L: Multiplex PCR Analysis for Rapid Detection of Klebsiella pneumoniae Carbapenem-Resistant (Sequence Type 258 [ST258] and ST11) and Hypervirulent (ST23, ST65, ST86, and ST375) Strains. </w:t>
      </w:r>
      <w:r w:rsidRPr="001F2545">
        <w:rPr>
          <w:i/>
        </w:rPr>
        <w:t xml:space="preserve">J Clin Microbiol </w:t>
      </w:r>
      <w:r w:rsidRPr="001F2545">
        <w:t>2018, 56(9).</w:t>
      </w:r>
    </w:p>
    <w:p w14:paraId="59CCFABE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lastRenderedPageBreak/>
        <w:t>3.</w:t>
      </w:r>
      <w:r w:rsidRPr="001F2545">
        <w:tab/>
        <w:t xml:space="preserve">Tsuka T, Kumashiro S, Kihara T, Iida T: Correlation between Polymerase Chain Reaction Identification of Iron Acquisition Genes and an Iron-Deficient Incubation Test for Klebsiella pneumoniae Isolates from Bovine Mastitis. </w:t>
      </w:r>
      <w:r w:rsidRPr="001F2545">
        <w:rPr>
          <w:i/>
        </w:rPr>
        <w:t xml:space="preserve">Microorganisms </w:t>
      </w:r>
      <w:r w:rsidRPr="001F2545">
        <w:t>2022, 10(6).</w:t>
      </w:r>
    </w:p>
    <w:p w14:paraId="78074225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4.</w:t>
      </w:r>
      <w:r w:rsidRPr="001F2545">
        <w:tab/>
        <w:t xml:space="preserve">Wasfi R, Elkhatib WF, Ashour HM: Molecular typing and virulence analysis of multidrug resistant Klebsiella pneumoniae clinical isolates recovered from Egyptian hospitals. </w:t>
      </w:r>
      <w:r w:rsidRPr="001F2545">
        <w:rPr>
          <w:i/>
        </w:rPr>
        <w:t xml:space="preserve">Sci Rep </w:t>
      </w:r>
      <w:r w:rsidRPr="001F2545">
        <w:t>2016, 6:38929.</w:t>
      </w:r>
    </w:p>
    <w:p w14:paraId="62B1F929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5.</w:t>
      </w:r>
      <w:r w:rsidRPr="001F2545">
        <w:tab/>
        <w:t xml:space="preserve">Fang CT, Lai SY, Yi WC, Hsueh PR, Liu KL, Chang SC: Klebsiella pneumoniae genotype K1: an emerging pathogen that causes septic ocular or central nervous system complications from pyogenic liver abscess. </w:t>
      </w:r>
      <w:r w:rsidRPr="001F2545">
        <w:rPr>
          <w:i/>
        </w:rPr>
        <w:t xml:space="preserve">Clin Infect Dis </w:t>
      </w:r>
      <w:r w:rsidRPr="001F2545">
        <w:t>2007, 45(3):284-293.</w:t>
      </w:r>
    </w:p>
    <w:p w14:paraId="20BBB2D4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6.</w:t>
      </w:r>
      <w:r w:rsidRPr="001F2545">
        <w:tab/>
        <w:t xml:space="preserve">Doyle D, Peirano G, Lascols C, Lloyd T, Church DL, Pitout JD: Laboratory detection of Enterobacteriaceae that produce carbapenemases. </w:t>
      </w:r>
      <w:r w:rsidRPr="001F2545">
        <w:rPr>
          <w:i/>
        </w:rPr>
        <w:t xml:space="preserve">J Clin Microbiol </w:t>
      </w:r>
      <w:r w:rsidRPr="001F2545">
        <w:t>2012, 50(12):3877-3880.</w:t>
      </w:r>
    </w:p>
    <w:p w14:paraId="7C292561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7.</w:t>
      </w:r>
      <w:r w:rsidRPr="001F2545">
        <w:tab/>
        <w:t xml:space="preserve">Weldhagen GF, Prinsloo A: Molecular detection of GES-2 extended spectrum Beta-lactamase producing Pseudomonas aeruginosa in Pretoria, South Africa. </w:t>
      </w:r>
      <w:r w:rsidRPr="001F2545">
        <w:rPr>
          <w:i/>
        </w:rPr>
        <w:t xml:space="preserve">Int J Antimicrob Agents </w:t>
      </w:r>
      <w:r w:rsidRPr="001F2545">
        <w:t>2004, 24(1):35-38.</w:t>
      </w:r>
    </w:p>
    <w:p w14:paraId="7999D359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8.</w:t>
      </w:r>
      <w:r w:rsidRPr="001F2545">
        <w:tab/>
        <w:t xml:space="preserve">Ellington MJ, Kistler J, Livermore DM, Woodford N: Multiplex PCR for rapid detection of genes encoding acquired metallo-beta-lactamases. </w:t>
      </w:r>
      <w:r w:rsidRPr="001F2545">
        <w:rPr>
          <w:i/>
        </w:rPr>
        <w:t xml:space="preserve">J Antimicrob Chemother </w:t>
      </w:r>
      <w:r w:rsidRPr="001F2545">
        <w:t>2007, 59(2):321-322.</w:t>
      </w:r>
    </w:p>
    <w:p w14:paraId="54C7B9B9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9.</w:t>
      </w:r>
      <w:r w:rsidRPr="001F2545">
        <w:tab/>
        <w:t xml:space="preserve">Dallenne C, Da Costa A, Decre D, Favier C, Arlet G: Development of a set of multiplex PCR assays for the detection of genes encoding important beta-lactamases in Enterobacteriaceae. </w:t>
      </w:r>
      <w:r w:rsidRPr="001F2545">
        <w:rPr>
          <w:i/>
        </w:rPr>
        <w:t xml:space="preserve">J Antimicrob Chemother </w:t>
      </w:r>
      <w:r w:rsidRPr="001F2545">
        <w:t>2010, 65(3):490-495.</w:t>
      </w:r>
    </w:p>
    <w:p w14:paraId="01A7EFD8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10.</w:t>
      </w:r>
      <w:r w:rsidRPr="001F2545">
        <w:tab/>
        <w:t xml:space="preserve">Hu X, Xu B, Yang Y, Liu D, Yang M, Wang J, Shen H, Zhou X, Ma X: A high throughput multiplex PCR assay for simultaneous detection of seven aminoglycoside-resistance genes in Enterobacteriaceae. </w:t>
      </w:r>
      <w:r w:rsidRPr="001F2545">
        <w:rPr>
          <w:i/>
        </w:rPr>
        <w:t xml:space="preserve">BMC Microbiol </w:t>
      </w:r>
      <w:r w:rsidRPr="001F2545">
        <w:t>2013, 13:58.</w:t>
      </w:r>
    </w:p>
    <w:p w14:paraId="7351FB11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11.</w:t>
      </w:r>
      <w:r w:rsidRPr="001F2545">
        <w:tab/>
        <w:t xml:space="preserve">Chen X, Zhang W, Pan W, Yin J, Pan Z, Gao S, Jiao X: Prevalence of qnr, aac(6')-Ib-cr, qepA, and oqxAB in Escherichia coli isolates from humans, animals, and the environment. </w:t>
      </w:r>
      <w:r w:rsidRPr="001F2545">
        <w:rPr>
          <w:i/>
        </w:rPr>
        <w:t xml:space="preserve">Antimicrob Agents Chemother </w:t>
      </w:r>
      <w:r w:rsidRPr="001F2545">
        <w:t>2012, 56(6):3423-3427.</w:t>
      </w:r>
    </w:p>
    <w:p w14:paraId="60860FFD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12.</w:t>
      </w:r>
      <w:r w:rsidRPr="001F2545">
        <w:tab/>
        <w:t xml:space="preserve">Kim HB, Wang M, Park CH, Kim EC, Jacoby GA, Hooper DC: oqxAB encoding a multidrug efflux pump in human clinical isolates of Enterobacteriaceae. </w:t>
      </w:r>
      <w:r w:rsidRPr="001F2545">
        <w:rPr>
          <w:i/>
        </w:rPr>
        <w:t xml:space="preserve">Antimicrob Agents Chemother </w:t>
      </w:r>
      <w:r w:rsidRPr="001F2545">
        <w:t>2009, 53(8):3582-3584.</w:t>
      </w:r>
    </w:p>
    <w:p w14:paraId="37100F5B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13.</w:t>
      </w:r>
      <w:r w:rsidRPr="001F2545">
        <w:tab/>
        <w:t xml:space="preserve">Chaturvedi P, Singh A, Chowdhary P, Pandey A, Gupta P: Occurrence of emerging sulfonamide resistance (sul1 and sul2) associated with mobile integrons-integrase (intI1 and intI2) in riverine systems. </w:t>
      </w:r>
      <w:r w:rsidRPr="001F2545">
        <w:rPr>
          <w:i/>
        </w:rPr>
        <w:t xml:space="preserve">Sci Total Environ </w:t>
      </w:r>
      <w:r w:rsidRPr="001F2545">
        <w:t>2021, 751:142217.</w:t>
      </w:r>
    </w:p>
    <w:p w14:paraId="2DF9880D" w14:textId="77777777" w:rsidR="001F2545" w:rsidRPr="001F2545" w:rsidRDefault="001F2545" w:rsidP="001F2545">
      <w:pPr>
        <w:pStyle w:val="EndNoteBibliography"/>
        <w:ind w:left="400" w:hangingChars="200" w:hanging="400"/>
      </w:pPr>
      <w:r w:rsidRPr="001F2545">
        <w:t>14.</w:t>
      </w:r>
      <w:r w:rsidRPr="001F2545">
        <w:tab/>
        <w:t xml:space="preserve">Diancourt L, Passet V, Verhoef J, Grimont PA, Brisse S: Multilocus sequence typing of Klebsiella pneumoniae nosocomial isolates. </w:t>
      </w:r>
      <w:r w:rsidRPr="001F2545">
        <w:rPr>
          <w:i/>
        </w:rPr>
        <w:t xml:space="preserve">J Clin Microbiol </w:t>
      </w:r>
      <w:r w:rsidRPr="001F2545">
        <w:t>2005, 43(8):4178-4182.</w:t>
      </w:r>
    </w:p>
    <w:p w14:paraId="026B1CF3" w14:textId="2A919478" w:rsidR="007C6BD3" w:rsidRPr="001A46CA" w:rsidRDefault="00BF1ACC" w:rsidP="001F2545">
      <w:pPr>
        <w:ind w:left="420" w:hangingChars="200" w:hanging="420"/>
        <w:rPr>
          <w:rFonts w:ascii="Times New Roman" w:hAnsi="Times New Roman" w:cs="Times New Roman"/>
        </w:rPr>
      </w:pPr>
      <w:r w:rsidRPr="001F2545">
        <w:rPr>
          <w:rFonts w:ascii="Times New Roman" w:hAnsi="Times New Roman" w:cs="Times New Roman"/>
        </w:rPr>
        <w:fldChar w:fldCharType="end"/>
      </w:r>
    </w:p>
    <w:sectPr w:rsidR="007C6BD3" w:rsidRPr="001A46CA" w:rsidSect="00C6089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B2C5887" w14:textId="77777777" w:rsidR="00C6089A" w:rsidRDefault="00C6089A" w:rsidP="007B3C34">
      <w:r>
        <w:separator/>
      </w:r>
    </w:p>
  </w:endnote>
  <w:endnote w:type="continuationSeparator" w:id="0">
    <w:p w14:paraId="258D3E79" w14:textId="77777777" w:rsidR="00C6089A" w:rsidRDefault="00C6089A" w:rsidP="007B3C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4091E41" w14:textId="77777777" w:rsidR="00C6089A" w:rsidRDefault="00C6089A" w:rsidP="007B3C34">
      <w:r>
        <w:separator/>
      </w:r>
    </w:p>
  </w:footnote>
  <w:footnote w:type="continuationSeparator" w:id="0">
    <w:p w14:paraId="32093F79" w14:textId="77777777" w:rsidR="00C6089A" w:rsidRDefault="00C6089A" w:rsidP="007B3C3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icrobiology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avtzrs2rx2wme9pxs522awfwapde9se5va&quot;&gt;数据库和网站文献格式My EndNote Library&lt;record-ids&gt;&lt;item&gt;11&lt;/item&gt;&lt;item&gt;12&lt;/item&gt;&lt;/record-ids&gt;&lt;/item&gt;&lt;/Libraries&gt;"/>
  </w:docVars>
  <w:rsids>
    <w:rsidRoot w:val="00F756DE"/>
    <w:rsid w:val="000601A3"/>
    <w:rsid w:val="000C2C5A"/>
    <w:rsid w:val="000D710A"/>
    <w:rsid w:val="000E3303"/>
    <w:rsid w:val="00147034"/>
    <w:rsid w:val="001A46CA"/>
    <w:rsid w:val="001B03A2"/>
    <w:rsid w:val="001C4A0C"/>
    <w:rsid w:val="001F2545"/>
    <w:rsid w:val="00253C87"/>
    <w:rsid w:val="002A41BD"/>
    <w:rsid w:val="002E52CD"/>
    <w:rsid w:val="0036764B"/>
    <w:rsid w:val="003A7097"/>
    <w:rsid w:val="003C0FF3"/>
    <w:rsid w:val="003C3340"/>
    <w:rsid w:val="003F12C2"/>
    <w:rsid w:val="00433856"/>
    <w:rsid w:val="00463603"/>
    <w:rsid w:val="004A31DD"/>
    <w:rsid w:val="00500894"/>
    <w:rsid w:val="005133A5"/>
    <w:rsid w:val="00557EC9"/>
    <w:rsid w:val="00775D2B"/>
    <w:rsid w:val="007844A4"/>
    <w:rsid w:val="007B3C34"/>
    <w:rsid w:val="007C6936"/>
    <w:rsid w:val="007C6BD3"/>
    <w:rsid w:val="008043FF"/>
    <w:rsid w:val="00807E8D"/>
    <w:rsid w:val="00840123"/>
    <w:rsid w:val="00856AB5"/>
    <w:rsid w:val="008A7586"/>
    <w:rsid w:val="008C6CF4"/>
    <w:rsid w:val="0098473B"/>
    <w:rsid w:val="009A6A1C"/>
    <w:rsid w:val="00A33DE0"/>
    <w:rsid w:val="00AA7C53"/>
    <w:rsid w:val="00B64371"/>
    <w:rsid w:val="00BF1ACC"/>
    <w:rsid w:val="00BF2CDD"/>
    <w:rsid w:val="00C24BDB"/>
    <w:rsid w:val="00C35656"/>
    <w:rsid w:val="00C6089A"/>
    <w:rsid w:val="00C77FAD"/>
    <w:rsid w:val="00CB6F6E"/>
    <w:rsid w:val="00DA05B3"/>
    <w:rsid w:val="00E044D4"/>
    <w:rsid w:val="00E4539F"/>
    <w:rsid w:val="00E87F0E"/>
    <w:rsid w:val="00F3646E"/>
    <w:rsid w:val="00F65B7C"/>
    <w:rsid w:val="00F756DE"/>
    <w:rsid w:val="00F87171"/>
    <w:rsid w:val="00FE5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9239D66"/>
  <w15:chartTrackingRefBased/>
  <w15:docId w15:val="{652A0F07-94A3-4C49-9F1B-246EF288EF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B3C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B3C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B3C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B3C3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1C4A0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C4A0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C4A0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C4A0C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4867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3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1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8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1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35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5</Pages>
  <Words>3967</Words>
  <Characters>22618</Characters>
  <Application>Microsoft Office Word</Application>
  <DocSecurity>0</DocSecurity>
  <Lines>188</Lines>
  <Paragraphs>53</Paragraphs>
  <ScaleCrop>false</ScaleCrop>
  <Company>HP</Company>
  <LinksUpToDate>false</LinksUpToDate>
  <CharactersWithSpaces>26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雨齐</dc:creator>
  <cp:keywords/>
  <dc:description/>
  <cp:lastModifiedBy>雨齐 杨</cp:lastModifiedBy>
  <cp:revision>171</cp:revision>
  <dcterms:created xsi:type="dcterms:W3CDTF">2022-12-16T09:48:00Z</dcterms:created>
  <dcterms:modified xsi:type="dcterms:W3CDTF">2024-05-06T10:02:00Z</dcterms:modified>
</cp:coreProperties>
</file>